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87D38" w:rsidRPr="00ED38AD" w:rsidRDefault="00ED38AD" w:rsidP="00ED38AD">
      <w:pPr>
        <w:jc w:val="both"/>
        <w:rPr>
          <w:rFonts w:ascii="Times New Roman" w:hAnsi="Times New Roman" w:cs="Times New Roman"/>
          <w:sz w:val="24"/>
          <w:lang w:val="en-US"/>
        </w:rPr>
      </w:pPr>
      <w:bookmarkStart w:id="0" w:name="_GoBack"/>
      <w:bookmarkEnd w:id="0"/>
      <w:r w:rsidRPr="00ED38AD">
        <w:rPr>
          <w:rFonts w:ascii="Times New Roman" w:hAnsi="Times New Roman" w:cs="Times New Roman"/>
          <w:b/>
          <w:sz w:val="24"/>
          <w:lang w:val="en-US"/>
        </w:rPr>
        <w:t xml:space="preserve">Supplementary Table </w:t>
      </w:r>
      <w:r w:rsidR="00B616DF">
        <w:rPr>
          <w:rFonts w:ascii="Times New Roman" w:hAnsi="Times New Roman" w:cs="Times New Roman"/>
          <w:b/>
          <w:sz w:val="24"/>
          <w:lang w:val="en-US"/>
        </w:rPr>
        <w:t>S</w:t>
      </w:r>
      <w:r w:rsidR="00370C66">
        <w:rPr>
          <w:rFonts w:ascii="Times New Roman" w:hAnsi="Times New Roman" w:cs="Times New Roman"/>
          <w:b/>
          <w:sz w:val="24"/>
          <w:lang w:val="en-US"/>
        </w:rPr>
        <w:t>8</w:t>
      </w:r>
      <w:r w:rsidRPr="00ED38AD">
        <w:rPr>
          <w:rFonts w:ascii="Times New Roman" w:hAnsi="Times New Roman" w:cs="Times New Roman"/>
          <w:b/>
          <w:sz w:val="24"/>
          <w:lang w:val="en-US"/>
        </w:rPr>
        <w:t>.</w:t>
      </w:r>
      <w:r w:rsidRPr="00ED38AD">
        <w:rPr>
          <w:rFonts w:ascii="Times New Roman" w:hAnsi="Times New Roman" w:cs="Times New Roman"/>
          <w:sz w:val="24"/>
          <w:lang w:val="en-US"/>
        </w:rPr>
        <w:t xml:space="preserve"> Identification of protein spots from membrane extraction of ESBL-producing</w:t>
      </w:r>
      <w:r w:rsidRPr="00ED38AD">
        <w:rPr>
          <w:rFonts w:ascii="Times New Roman" w:hAnsi="Times New Roman" w:cs="Times New Roman"/>
          <w:i/>
          <w:sz w:val="24"/>
          <w:lang w:val="en-GB"/>
        </w:rPr>
        <w:t xml:space="preserve"> E. coli</w:t>
      </w:r>
      <w:r w:rsidRPr="00ED38AD">
        <w:rPr>
          <w:rFonts w:ascii="Times New Roman" w:hAnsi="Times New Roman" w:cs="Times New Roman"/>
          <w:sz w:val="24"/>
          <w:lang w:val="en-GB"/>
        </w:rPr>
        <w:t xml:space="preserve"> </w:t>
      </w:r>
      <w:r w:rsidRPr="00ED38AD">
        <w:rPr>
          <w:rFonts w:ascii="Times New Roman" w:hAnsi="Times New Roman" w:cs="Times New Roman"/>
          <w:sz w:val="24"/>
          <w:lang w:val="en-US"/>
        </w:rPr>
        <w:t xml:space="preserve">isolate </w:t>
      </w:r>
      <w:r w:rsidRPr="00ED38AD">
        <w:rPr>
          <w:rFonts w:ascii="Times New Roman" w:hAnsi="Times New Roman" w:cs="Times New Roman"/>
          <w:sz w:val="24"/>
          <w:lang w:val="en-GB"/>
        </w:rPr>
        <w:t>C999</w:t>
      </w:r>
      <w:r w:rsidRPr="00ED38AD">
        <w:rPr>
          <w:rFonts w:ascii="Times New Roman" w:hAnsi="Times New Roman" w:cs="Times New Roman"/>
          <w:sz w:val="24"/>
          <w:lang w:val="en-US"/>
        </w:rPr>
        <w:t xml:space="preserve"> using 2-DE gels and MALDI-TOF sequencing results.</w:t>
      </w:r>
    </w:p>
    <w:tbl>
      <w:tblPr>
        <w:tblpPr w:leftFromText="141" w:rightFromText="141" w:vertAnchor="text" w:tblpXSpec="center" w:tblpY="1"/>
        <w:tblOverlap w:val="never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2"/>
        <w:gridCol w:w="1699"/>
        <w:gridCol w:w="2838"/>
        <w:gridCol w:w="1805"/>
        <w:gridCol w:w="848"/>
        <w:gridCol w:w="1030"/>
        <w:gridCol w:w="723"/>
        <w:gridCol w:w="722"/>
        <w:gridCol w:w="2810"/>
        <w:gridCol w:w="957"/>
      </w:tblGrid>
      <w:tr w:rsidR="00221ADC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BF021E" w:rsidRPr="00D94D0F" w:rsidRDefault="00BF021E" w:rsidP="008014F8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pot</w:t>
            </w:r>
          </w:p>
        </w:tc>
        <w:tc>
          <w:tcPr>
            <w:tcW w:w="607" w:type="pct"/>
            <w:vAlign w:val="center"/>
            <w:hideMark/>
          </w:tcPr>
          <w:p w:rsidR="00BF021E" w:rsidRPr="00D94D0F" w:rsidRDefault="00BF021E" w:rsidP="008014F8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ccession</w:t>
            </w:r>
          </w:p>
        </w:tc>
        <w:tc>
          <w:tcPr>
            <w:tcW w:w="1014" w:type="pct"/>
            <w:vAlign w:val="center"/>
            <w:hideMark/>
          </w:tcPr>
          <w:p w:rsidR="00BF021E" w:rsidRPr="00D94D0F" w:rsidRDefault="00BF021E" w:rsidP="008014F8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Title</w:t>
            </w:r>
          </w:p>
        </w:tc>
        <w:tc>
          <w:tcPr>
            <w:tcW w:w="645" w:type="pct"/>
            <w:vAlign w:val="center"/>
            <w:hideMark/>
          </w:tcPr>
          <w:p w:rsidR="00BF021E" w:rsidRPr="00D94D0F" w:rsidRDefault="00BF021E" w:rsidP="008014F8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pecies / Serotype</w:t>
            </w:r>
          </w:p>
        </w:tc>
        <w:tc>
          <w:tcPr>
            <w:tcW w:w="303" w:type="pct"/>
            <w:vAlign w:val="center"/>
            <w:hideMark/>
          </w:tcPr>
          <w:p w:rsidR="00BF021E" w:rsidRPr="00D94D0F" w:rsidRDefault="00BF021E" w:rsidP="008014F8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Gene name</w:t>
            </w:r>
          </w:p>
        </w:tc>
        <w:tc>
          <w:tcPr>
            <w:tcW w:w="368" w:type="pct"/>
            <w:vAlign w:val="center"/>
            <w:hideMark/>
          </w:tcPr>
          <w:p w:rsidR="00BF021E" w:rsidRPr="00D94D0F" w:rsidRDefault="00BF021E" w:rsidP="008014F8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rotein MW</w:t>
            </w:r>
          </w:p>
        </w:tc>
        <w:tc>
          <w:tcPr>
            <w:tcW w:w="258" w:type="pct"/>
            <w:vAlign w:val="center"/>
            <w:hideMark/>
          </w:tcPr>
          <w:p w:rsidR="00BF021E" w:rsidRPr="00D94D0F" w:rsidRDefault="00BF021E" w:rsidP="008014F8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Protein pI</w:t>
            </w:r>
          </w:p>
        </w:tc>
        <w:tc>
          <w:tcPr>
            <w:tcW w:w="258" w:type="pct"/>
            <w:vAlign w:val="center"/>
            <w:hideMark/>
          </w:tcPr>
          <w:p w:rsidR="00BF021E" w:rsidRPr="00EC0C90" w:rsidRDefault="0046023E" w:rsidP="008014F8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Mascot</w:t>
            </w:r>
            <w:r w:rsidR="00BF021E" w:rsidRPr="00EC0C90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Score</w:t>
            </w:r>
          </w:p>
        </w:tc>
        <w:tc>
          <w:tcPr>
            <w:tcW w:w="1004" w:type="pct"/>
            <w:vAlign w:val="center"/>
            <w:hideMark/>
          </w:tcPr>
          <w:p w:rsidR="00BF021E" w:rsidRPr="00D94D0F" w:rsidRDefault="00BF021E" w:rsidP="008014F8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Biological Process</w:t>
            </w:r>
          </w:p>
        </w:tc>
        <w:tc>
          <w:tcPr>
            <w:tcW w:w="342" w:type="pct"/>
            <w:vAlign w:val="center"/>
            <w:hideMark/>
          </w:tcPr>
          <w:p w:rsidR="00BF021E" w:rsidRPr="00D94D0F" w:rsidRDefault="00BF021E" w:rsidP="008014F8">
            <w:pPr>
              <w:spacing w:after="0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Reference</w:t>
            </w:r>
          </w:p>
        </w:tc>
      </w:tr>
      <w:tr w:rsidR="00EC0C90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EC0C90" w:rsidRPr="00D94D0F" w:rsidRDefault="00EC0C90" w:rsidP="008014F8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07" w:type="pct"/>
            <w:vAlign w:val="center"/>
            <w:hideMark/>
          </w:tcPr>
          <w:p w:rsidR="00EC0C90" w:rsidRPr="00D94D0F" w:rsidRDefault="00EC0C90" w:rsidP="008014F8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POB_ECO24</w:t>
            </w:r>
          </w:p>
        </w:tc>
        <w:tc>
          <w:tcPr>
            <w:tcW w:w="1014" w:type="pct"/>
            <w:vAlign w:val="center"/>
            <w:hideMark/>
          </w:tcPr>
          <w:p w:rsidR="00EC0C90" w:rsidRPr="00C7461A" w:rsidRDefault="00EC0C90" w:rsidP="008014F8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C7461A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NA-directed RNA polymerase subunit beta</w:t>
            </w:r>
          </w:p>
        </w:tc>
        <w:tc>
          <w:tcPr>
            <w:tcW w:w="645" w:type="pct"/>
            <w:vAlign w:val="center"/>
            <w:hideMark/>
          </w:tcPr>
          <w:p w:rsidR="00EC0C90" w:rsidRPr="00D94D0F" w:rsidRDefault="00EC0C90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EC0C90" w:rsidRPr="00D94D0F" w:rsidRDefault="00EC0C90" w:rsidP="008014F8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rp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EC0C90" w:rsidRPr="00D94D0F" w:rsidRDefault="00EC0C90" w:rsidP="008014F8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50937.00</w:t>
            </w:r>
          </w:p>
        </w:tc>
        <w:tc>
          <w:tcPr>
            <w:tcW w:w="258" w:type="pct"/>
            <w:vAlign w:val="center"/>
            <w:hideMark/>
          </w:tcPr>
          <w:p w:rsidR="00EC0C90" w:rsidRPr="00D94D0F" w:rsidRDefault="00EC0C90" w:rsidP="008014F8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00</w:t>
            </w:r>
          </w:p>
        </w:tc>
        <w:tc>
          <w:tcPr>
            <w:tcW w:w="258" w:type="pct"/>
            <w:vAlign w:val="center"/>
            <w:hideMark/>
          </w:tcPr>
          <w:p w:rsidR="00EC0C90" w:rsidRPr="00EC0C90" w:rsidRDefault="00EC0C90" w:rsidP="008014F8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542</w:t>
            </w:r>
          </w:p>
        </w:tc>
        <w:tc>
          <w:tcPr>
            <w:tcW w:w="1004" w:type="pct"/>
            <w:vAlign w:val="center"/>
            <w:hideMark/>
          </w:tcPr>
          <w:p w:rsidR="00EC0C90" w:rsidRPr="00D94D0F" w:rsidRDefault="00EC0C90" w:rsidP="008014F8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cription</w:t>
            </w:r>
          </w:p>
        </w:tc>
        <w:tc>
          <w:tcPr>
            <w:tcW w:w="342" w:type="pct"/>
            <w:vAlign w:val="center"/>
            <w:hideMark/>
          </w:tcPr>
          <w:p w:rsidR="00EC0C90" w:rsidRPr="00D94D0F" w:rsidRDefault="00EC0C90" w:rsidP="008014F8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POC_ECOK1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NA-directed RNA polymerase subunit beta'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rp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5593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54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crip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Kb2huc29uPC9BdXRob3I+PFllYXI+MjAwNzwvWWVhcj48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Kb2huc29uPC9BdXRob3I+PFllYXI+MjAwNzwvWWVhcj48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Johnson, 2007 #26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ON_ECOL6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on prote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lon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87725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78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tress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Welch, 2002 #1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IVG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igh-affinity branched-chain amino acid transport ATP-binding protein LivG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liv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8523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81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mino acid transpor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AT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spartate aminotransfer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s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3831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45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-phenylalanine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" w:tooltip="Blattner, 1997 #1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IG_ECOL5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igger factor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ig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822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45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folding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Ib2NoaHV0PC9BdXRob3I+PFllYXI+MjAwNjwvWWVhcj48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Ib2NoaHV0PC9BdXRob3I+PFllYXI+MjAwNjwvWWVhcj48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6" w:tooltip="Hochhut, 2006 #2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6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TPB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TP synthase subunit bet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t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035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8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4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TP hydr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NUS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ranscription termination/antitermination protein Nus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nus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500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0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crip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YCAQ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Uncharacterized protein YcaQ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yca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Q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7911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.45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4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PGG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cans biosynthesis protein G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md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7846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83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can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1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T1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hosphoenolpyruvate-protein phosphotransfer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ts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3750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6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6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hosphoenolpyruvate-dependent sugar phosphotransferase system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601_ECOK1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0 kDa chaperonin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r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1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7464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69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refolding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Kb2huc29uPC9BdXRob3I+PFllYXI+MjAwNzwvWWVhcj48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Kb2huc29uPC9BdXRob3I+PFllYXI+MjAwNzwvWWVhcj48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Johnson, 2007 #26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60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0 kDa chaperonin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r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7464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69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refolding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601_ECOK1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0 kDa chaperonin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r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1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746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0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refolding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Kb2huc29uPC9BdXRob3I+PFllYXI+MjAwNzwvWWVhcj48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Kb2huc29uPC9BdXRob3I+PFllYXI+MjAwNzwvWWVhcj48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Johnson, 2007 #26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9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60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0 kDa chaperonin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r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7464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69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0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refolding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601_ECOK1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0 kDa chaperonin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r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1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746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8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refolding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Kb2huc29uPC9BdXRob3I+PFllYXI+MjAwNzwvWWVhcj48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Kb2huc29uPC9BdXRob3I+PFllYXI+MjAwNzwvWWVhcj48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2" w:tooltip="Johnson, 2007 #26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2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60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0 kDa chaperonin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r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7464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69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8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refolding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ECA_ECO2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translocase subunit Sec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sec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0211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7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ntracellular protein transmembrane transpor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JZ3VjaGk8L0F1dGhvcj48WWVhcj4yMDA5PC9ZZWFyPjxS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JZ3VjaGk8L0F1dGhvcj48WWVhcj4yMDA5PC9ZZWFyPjxS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8" w:tooltip="Iguchi, 2009 #2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8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FG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longation factor G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fus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770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41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TP-dependent ribosomal translocation step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LPB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aperone protein ClpB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cl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569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3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61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Heat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YL_ECO7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eucine--tRNA lig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leu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7813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06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eucyl-tRNA aminoacy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b3VjaG9uPC9BdXRob3I+PFllYXI+MjAwOTwvWWVhcj48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b3VjaG9uPC9BdXRob3I+PFllYXI+MjAwOTwvWWVhcj48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" w:tooltip="Touchon, 2009 #20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UBIC_ECO2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orismate--pyruvate ly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ubi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8853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.56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Ubiquinone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JZ3VjaGk8L0F1dGhvcj48WWVhcj4yMDA5PC9ZZWFyPjxS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JZ3VjaGk8L0F1dGhvcj48WWVhcj4yMDA5PC9ZZWFyPjxS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8" w:tooltip="Iguchi, 2009 #2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8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HTPG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aperone protein HtpG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ht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137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5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tress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HTPG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aperone protein HtpG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ht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137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2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tress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KT1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ketolase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kt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245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3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8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entose-phosphate shun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5" w:tooltip="Blattner, 1997 #1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5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ECD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translocase subunit SecD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sec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6648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.13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ntracellular protein transmembrane transpor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LPB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aperone protein ClpB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cl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569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3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477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Heat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MENC_ECO45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-succinylbenzoate synth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men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713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78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5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Menaquinone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b3VjaG9uPC9BdXRob3I+PFllYXI+MjAwOTwvWWVhcj48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b3VjaG9uPC9BdXRob3I+PFllYXI+MjAwOTwvWWVhcj48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" w:tooltip="Touchon, 2009 #20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DP1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yruvate dehydrogenase E1 component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ce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994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68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LBH_ECOLX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Heat-labile enterotoxin B chain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elt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4189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.35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athogen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Domenighini&lt;/Author&gt;&lt;Year&gt;1995&lt;/Year&gt;&lt;RecNum&gt;28&lt;/RecNum&gt;&lt;DisplayText&gt;[10]&lt;/DisplayText&gt;&lt;record&gt;&lt;rec-number&gt;28&lt;/rec-number&gt;&lt;foreign-keys&gt;&lt;key app="EN" db-id="sv0wpfddrdwdx6earawpt90rxpazadf5ed52" timestamp="1416363150"&gt;28&lt;/key&gt;&lt;/foreign-keys&gt;&lt;ref-type name="Journal Article"&gt;17&lt;/ref-type&gt;&lt;contributors&gt;&lt;authors&gt;&lt;author&gt;Domenighini, M.&lt;/author&gt;&lt;author&gt;Pizza, M.&lt;/author&gt;&lt;author&gt;Jobling, M. G.&lt;/author&gt;&lt;author&gt;Holmes, R. K.&lt;/author&gt;&lt;author&gt;Rappuoli, R.&lt;/author&gt;&lt;/authors&gt;&lt;/contributors&gt;&lt;titles&gt;&lt;title&gt;&lt;style face="normal" font="default" size="100%"&gt;Identification of errors among database sequence entries and comparison of correct amino acid sequences for the heat-labile enterotoxins of &lt;/style&gt;&lt;style face="italic" font="default" size="100%"&gt;Escherichia coli &lt;/style&gt;&lt;style face="normal" font="default" size="100%"&gt;and &lt;/style&gt;&lt;style face="italic" font="default" size="100%"&gt;Vibrio cholerae&lt;/style&gt;&lt;/title&gt;&lt;secondary-title&gt;Mol Microbiol&lt;/secondary-title&gt;&lt;alt-title&gt;Molecular microbiology&lt;/alt-title&gt;&lt;/titles&gt;&lt;periodical&gt;&lt;full-title&gt;Mol Microbiol&lt;/full-title&gt;&lt;abbr-1&gt;Molecular microbiology&lt;/abbr-1&gt;&lt;/periodical&gt;&lt;alt-periodical&gt;&lt;full-title&gt;Mol Microbiol&lt;/full-title&gt;&lt;abbr-1&gt;Molecular microbiology&lt;/abbr-1&gt;&lt;/alt-periodical&gt;&lt;pages&gt;1165-7&lt;/pages&gt;&lt;volume&gt;15&lt;/volume&gt;&lt;number&gt;6&lt;/number&gt;&lt;keywords&gt;&lt;keyword&gt;*Amino Acid Sequence&lt;/keyword&gt;&lt;keyword&gt;Bacterial Toxins/chemistry/*genetics&lt;/keyword&gt;&lt;keyword&gt;Databases, Factual&lt;/keyword&gt;&lt;keyword&gt;Enterotoxins/chemistry/*genetics&lt;/keyword&gt;&lt;keyword&gt;Escherichia coli/chemistry/*genetics&lt;/keyword&gt;&lt;keyword&gt;*Escherichia coli Proteins&lt;/keyword&gt;&lt;keyword&gt;Genes, Bacterial/genetics&lt;/keyword&gt;&lt;keyword&gt;Molecular Sequence Data&lt;/keyword&gt;&lt;keyword&gt;Vibrio cholerae/chemistry/*genetics&lt;/keyword&gt;&lt;/keywords&gt;&lt;dates&gt;&lt;year&gt;1995&lt;/year&gt;&lt;pub-dates&gt;&lt;date&gt;Mar&lt;/date&gt;&lt;/pub-dates&gt;&lt;/dates&gt;&lt;isbn&gt;0950-382X (Print)&amp;#xD;0950-382X (Linking)&lt;/isbn&gt;&lt;accession-num&gt;7623669&lt;/accession-num&gt;&lt;urls&gt;&lt;related-urls&gt;&lt;url&gt;http://www.ncbi.nlm.nih.gov/pubmed/7623669&lt;/url&gt;&lt;/related-urls&gt;&lt;/urls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0" w:tooltip="Domenighini, 1995 #2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0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I2_ECOLX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Multifunctional conjugation protein TraI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ra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91564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59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Cram&lt;/Author&gt;&lt;Year&gt;1991&lt;/Year&gt;&lt;RecNum&gt;29&lt;/RecNum&gt;&lt;DisplayText&gt;[11]&lt;/DisplayText&gt;&lt;record&gt;&lt;rec-number&gt;29&lt;/rec-number&gt;&lt;foreign-keys&gt;&lt;key app="EN" db-id="sv0wpfddrdwdx6earawpt90rxpazadf5ed52" timestamp="1416363316"&gt;29&lt;/key&gt;&lt;/foreign-keys&gt;&lt;ref-type name="Journal Article"&gt;17&lt;/ref-type&gt;&lt;contributors&gt;&lt;authors&gt;&lt;author&gt;Cram, D. S.&lt;/author&gt;&lt;author&gt;Loh, S. M.&lt;/author&gt;&lt;author&gt;Cheah, K. C.&lt;/author&gt;&lt;author&gt;Skurray, R. A.&lt;/author&gt;&lt;/authors&gt;&lt;/contributors&gt;&lt;auth-address&gt;Department of Microbiology, Monash University, Clayton, Victoria, Australia.&lt;/auth-address&gt;&lt;titles&gt;&lt;title&gt;Sequence and conservation of genes at the distal end of the transfer region on plasmids F and R6-5&lt;/title&gt;&lt;secondary-title&gt;Gene&lt;/secondary-title&gt;&lt;alt-title&gt;Gene&lt;/alt-title&gt;&lt;/titles&gt;&lt;periodical&gt;&lt;full-title&gt;Gene&lt;/full-title&gt;&lt;abbr-1&gt;Gene&lt;/abbr-1&gt;&lt;/periodical&gt;&lt;alt-periodical&gt;&lt;full-title&gt;Gene&lt;/full-title&gt;&lt;abbr-1&gt;Gene&lt;/abbr-1&gt;&lt;/alt-periodical&gt;&lt;pages&gt;85-90&lt;/pages&gt;&lt;volume&gt;104&lt;/volume&gt;&lt;number&gt;1&lt;/number&gt;&lt;keywords&gt;&lt;keyword&gt;Amino Acid Sequence&lt;/keyword&gt;&lt;keyword&gt;Base Sequence&lt;/keyword&gt;&lt;keyword&gt;*Biological Evolution&lt;/keyword&gt;&lt;keyword&gt;Cloning, Molecular&lt;/keyword&gt;&lt;keyword&gt;Escherichia coli/*genetics&lt;/keyword&gt;&lt;keyword&gt;F Factor/*genetics&lt;/keyword&gt;&lt;keyword&gt;*Genes, Bacterial&lt;/keyword&gt;&lt;keyword&gt;Molecular Sequence Data&lt;/keyword&gt;&lt;keyword&gt;Open Reading Frames&lt;/keyword&gt;&lt;keyword&gt;Operon&lt;/keyword&gt;&lt;keyword&gt;R Factors/*genetics&lt;/keyword&gt;&lt;keyword&gt;Restriction Mapping&lt;/keyword&gt;&lt;keyword&gt;Sequence Homology, Nucleic Acid&lt;/keyword&gt;&lt;/keywords&gt;&lt;dates&gt;&lt;year&gt;1991&lt;/year&gt;&lt;pub-dates&gt;&lt;date&gt;Jul 31&lt;/date&gt;&lt;/pub-dates&gt;&lt;/dates&gt;&lt;isbn&gt;0378-1119 (Print)&amp;#xD;0378-1119 (Linking)&lt;/isbn&gt;&lt;accession-num&gt;1916281&lt;/accession-num&gt;&lt;urls&gt;&lt;related-urls&gt;&lt;url&gt;http://www.ncbi.nlm.nih.gov/pubmed/1916281&lt;/url&gt;&lt;/related-urls&gt;&lt;/urls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1" w:tooltip="Cram, 1991 #2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LPB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aperone protein ClpB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cl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569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3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8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Heat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MENC_ECO45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-succinylbenzoate synth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men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713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78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5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b3VjaG9uPC9BdXRob3I+PFllYXI+MjAwOTwvWWVhcj48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b3VjaG9uPC9BdXRob3I+PFllYXI+MjAwOTwvWWVhcj48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" w:tooltip="Touchon, 2009 #20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YK2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ysine--tRNA ligase, heat inducibl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lys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U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784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1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ysyl-tRNA aminoacy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YK1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ysine--tRNA lig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lys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7652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97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7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ysyl-tRNA aminoacy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5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TA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hosphate acetyltransfer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t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7466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2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1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cetate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5" w:tooltip="Blattner, 1997 #1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5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ZAPE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ell division protein Zap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za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3264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ell divis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S1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0S ribosomal protein S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rps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1235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9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NAK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aperone protein DnaK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dna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K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913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68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7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tress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NAK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haperone protein DnaK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dna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K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9130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98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tress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YRG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TP synth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yr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079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6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0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e novo' CTP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TT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nergy-dependent translational throttle protein Ett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ett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251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3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4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HYCE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ormate hydrogenlyase subunit 5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hyc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5395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15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3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NADH dehydrogenase activity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MIA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NA dimethylallyltransfer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mia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099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77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4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NA processing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LT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oluble lytic murein transglycosyl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slt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3478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.29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eptidoglycan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PGG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cans biosynthesis protein G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md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7846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8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9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can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YDJH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Uncharacterized sugar kinase YdjH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ydj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4556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-ribose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6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YBCJ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Uncharacterized protein YbcJ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ybc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J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499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4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NA binding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MDH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nosine-5'-monophosphate dehydrogen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ua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2275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4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ell growth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KPYK2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yruvate kinase II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yk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1553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24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1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YAFM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Uncharacterized protein YafM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yaf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0143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0.05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NA recombin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LDH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ihydrolipoyl dehydrogen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lpd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094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8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7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ell redox homeosta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KKA8_ECOLX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minoglycoside 3'-phosphotransfer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i/>
                <w:sz w:val="16"/>
                <w:szCs w:val="16"/>
              </w:rPr>
              <w:t>aph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0371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06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5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ntibiotic response (kanamycin and structurally-related aminoglycosides, including amikacin)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Pansegrau&lt;/Author&gt;&lt;Year&gt;1987&lt;/Year&gt;&lt;RecNum&gt;30&lt;/RecNum&gt;&lt;DisplayText&gt;[12]&lt;/DisplayText&gt;&lt;record&gt;&lt;rec-number&gt;30&lt;/rec-number&gt;&lt;foreign-keys&gt;&lt;key app="EN" db-id="sv0wpfddrdwdx6earawpt90rxpazadf5ed52" timestamp="1416364432"&gt;30&lt;/key&gt;&lt;/foreign-keys&gt;&lt;ref-type name="Journal Article"&gt;17&lt;/ref-type&gt;&lt;contributors&gt;&lt;authors&gt;&lt;author&gt;Pansegrau, W.&lt;/author&gt;&lt;author&gt;Miele, L.&lt;/author&gt;&lt;author&gt;Lurz, R.&lt;/author&gt;&lt;author&gt;Lanka, E.&lt;/author&gt;&lt;/authors&gt;&lt;/contributors&gt;&lt;auth-address&gt;Max-Planck-Institut fur Molekulare Genetik, Abteilung Schuster, Berlin, Germany.&lt;/auth-address&gt;&lt;titles&gt;&lt;title&gt;Nucleotide sequence of the kanamycin resistance determinant of plasmid RP4: homology to other aminoglycoside 3&amp;apos;-phosphotransferases&lt;/title&gt;&lt;secondary-title&gt;Plasmid&lt;/secondary-title&gt;&lt;alt-title&gt;Plasmid&lt;/alt-title&gt;&lt;/titles&gt;&lt;periodical&gt;&lt;full-title&gt;Plasmid&lt;/full-title&gt;&lt;abbr-1&gt;Plasmid&lt;/abbr-1&gt;&lt;/periodical&gt;&lt;alt-periodical&gt;&lt;full-title&gt;Plasmid&lt;/full-title&gt;&lt;abbr-1&gt;Plasmid&lt;/abbr-1&gt;&lt;/alt-periodical&gt;&lt;pages&gt;193-204&lt;/pages&gt;&lt;volume&gt;18&lt;/volume&gt;&lt;number&gt;3&lt;/number&gt;&lt;keywords&gt;&lt;keyword&gt;*Base Sequence&lt;/keyword&gt;&lt;keyword&gt;Cloning, Molecular&lt;/keyword&gt;&lt;keyword&gt;DNA Transposable Elements&lt;/keyword&gt;&lt;keyword&gt;Kanamycin Kinase&lt;/keyword&gt;&lt;keyword&gt;Kanamycin Resistance/*genetics&lt;/keyword&gt;&lt;keyword&gt;Molecular Sequence Data&lt;/keyword&gt;&lt;keyword&gt;Phosphotransferases/*analysis&lt;/keyword&gt;&lt;keyword&gt;R Factors/*genetics&lt;/keyword&gt;&lt;keyword&gt;*Sequence Homology, Nucleic Acid&lt;/keyword&gt;&lt;/keywords&gt;&lt;dates&gt;&lt;year&gt;1987&lt;/year&gt;&lt;pub-dates&gt;&lt;date&gt;Nov&lt;/date&gt;&lt;/pub-dates&gt;&lt;/dates&gt;&lt;isbn&gt;0147-619X (Print)&amp;#xD;0147-619X (Linking)&lt;/isbn&gt;&lt;accession-num&gt;2832861&lt;/accession-num&gt;&lt;urls&gt;&lt;related-urls&gt;&lt;url&gt;http://www.ncbi.nlm.nih.gov/pubmed/2832861&lt;/url&gt;&lt;/related-urls&gt;&lt;/urls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2" w:tooltip="Pansegrau, 1987 #30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2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TPA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TP synthase subunit alph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t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5416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6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TP hydr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UMB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umarate hydratase class I, anaerobi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fum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058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9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4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ellular response to DNA damage stimulu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5" w:tooltip="Blattner, 1997 #1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5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UM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umarate hydratase class I, aerobi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fum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0773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11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07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icarboxylic acid cycl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KPYK1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yruvate kinase I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yk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1039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4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t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9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CEA_ECOL6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ate decarboxylase alph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ad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322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3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ate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Welch, 2002 #1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8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HPF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lkyl hydroperoxide reductase subunit F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h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648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6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esponse to DNA damage by alkyl hydroperoxide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5" w:tooltip="Blattner, 1997 #1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5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8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KTHY_ECO81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hymidylate kin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mk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3687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22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TDP biosynthet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Ub3VjaG9uPC9BdXRob3I+PFllYXI+MjAwOTwvWWVhcj48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Ub3VjaG9uPC9BdXRob3I+PFllYXI+MjAwOTwvWWVhcj48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9" w:tooltip="Touchon, 2009 #20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9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CEB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ate decarboxylase bet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ad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320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2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2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ate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8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NO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nol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eno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5683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2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8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1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A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erine hydroxymethyltransfer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ly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5459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7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ine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1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3P3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eraldehyde-3-phosphate dehydrogenase 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a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91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9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1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3P3_ECOLI</w:t>
            </w:r>
          </w:p>
        </w:tc>
        <w:tc>
          <w:tcPr>
            <w:tcW w:w="1014" w:type="pct"/>
            <w:vAlign w:val="center"/>
            <w:hideMark/>
          </w:tcPr>
          <w:p w:rsidR="00155B59" w:rsidRPr="00C7461A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C7461A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utative glyceraldehyde-3-phosphate dehydrogenase 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a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799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65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9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1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SCS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ysteine desulfur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isc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523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9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2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NA modific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19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MU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ifunctional protein GlmU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lm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U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938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1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5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ell wall organiz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2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OLB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TolB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ol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592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2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ARA_ECOL6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arbamoyl-phosphate synthase small chain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car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161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27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e novo' UMP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3" w:tooltip="Welch, 2002 #1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3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2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3P1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eraldehyde-3-phosphate dehydrogenase 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a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68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8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2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CK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cetate kin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ck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3605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8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9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cetyl-CoA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2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ABF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oxoacyl-[acyl-carrier-protein] synthase 2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fab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324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2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atty acid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3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LF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ructose-bisphosphate aldolase class 2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fba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935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5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7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3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EPB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eptidase B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e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646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6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eptide degrad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4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GK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hosphoglycerate kin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gk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126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7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4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POA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NA-directed RNA polymerase subunit alph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rp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671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8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28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crip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42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GK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hosphoglycerate kin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gk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126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4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4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ABB_ECOL6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-oxoacyl-[acyl-carrier-protein] synthase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fab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292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2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atty acid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Welch, 2002 #1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4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NO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nol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eno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5683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2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4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FTU2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longation factor Tu 2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uf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3456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3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9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4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FTU1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longation factor Tu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uf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3427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18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7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49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FTU1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longation factor Tu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uf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342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2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5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5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YCHF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ibosome-binding ATPase YchF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ych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998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4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ibosome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CEA_ECOL6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ate decarboxylase alph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ad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322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0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ate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Welch, 2002 #1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CEB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ate decarboxylase bet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ad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3204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17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8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ate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6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MP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729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1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7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MPC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uter membrane protein 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0483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8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on transpor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7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MPC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uter membrane protein 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0483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2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on transpor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7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MPC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uter membrane protein 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0483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3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on transpor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7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MPC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uter membrane protein 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0483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2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on transpor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7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MPC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uter membrane protein 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0483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on transpor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7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FTU1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longation factor Tu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uf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342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2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0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9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SP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spartate ammonia-ly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s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2950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8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icarboxylic acid cycl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9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CEA_ECOL6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ate decarboxylase alph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ad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3221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0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ate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Welch, 2002 #1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1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FK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TP-dependent 6-phosphofructokinase isozyme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fk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16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1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1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FKA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TP-dependent 6-phosphofructokinase isozyme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fk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162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38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1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1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MP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729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3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1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SPG2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-asparaginase 2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ns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694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9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08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sparagine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1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FKA_ECOL6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TP-dependent 6-phosphofructokinase isozyme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fk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176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39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Welch, 2002 #1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19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MDH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Malate dehydrogen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mdh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248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5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57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icarboxylic acid cycl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22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FTS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longation factor Ts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sf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051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37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2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ALB_ECOL6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aldolase B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al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35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3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entose-phosphate shun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Welch, 2002 #1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2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ABD_ECOL6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Malonyl CoA-acyl carrier protein transacyl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fab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268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8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0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atty acid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3" w:tooltip="Welch, 2002 #1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3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2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ALB_ECOL6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aldolase B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al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35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2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entose-phosphate shun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XZWxjaDwvQXV0aG9yPjxZZWFyPjIwMDI8L1llYXI+PFJl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E3MDIwLTQ8L3BhZ2VzPjx2b2x1bWU+OTk8L3ZvbHVtZT48bnVtYmVyPjI2PC9udW1i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3" w:tooltip="Welch, 2002 #17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3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28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MP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729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6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3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MP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uter membrane protein 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om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729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5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onjug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3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PIS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iosephosphate isomer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pi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7126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6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5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3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KAD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denylate kin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dk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362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denine nucleotide metabolism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3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SX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ucleoside-specific channel-forming protein tsx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sx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356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1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on transpor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3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RPE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Grp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r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E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172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5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tress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4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HPC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lkyl hydroperoxide reductase subunit 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h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0862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7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xidative stress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4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PYR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Inorganic pyrophosphat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p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9805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9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hosphate-containing compound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5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EOD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Purine nucleoside phosphorylase DeoD-typ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de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616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3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92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urine nucleoside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5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ODF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uperoxide dismutase [Fe]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sod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1310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5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9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Superoxide dismut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5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NH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utamine-binding periplasmic protein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ln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7173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9.01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6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mino acid transport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5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LKH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KHG/KDPG aldol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ed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244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5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2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yruvate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7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UDP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Uridine phosphoryl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udp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7313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8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3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7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YBAB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Nucleoid-associated protein YbaB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yba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12076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.86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NA conform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7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RNA_ECO81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ifunctional polymyxin resistance protein Arn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rn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5031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63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ntibiotic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b3VjaG9uPC9BdXRob3I+PFllYXI+MjAwOTwvWWVhcj48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Ub3VjaG9uPC9BdXRob3I+PFllYXI+MjAwOTwvWWVhcj48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9" w:tooltip="Touchon, 2009 #20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9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7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KGA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,5-diketo-D-gluconic acid reductase 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dkg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1147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9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-ascorbic acid biosynthet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5" w:tooltip="Blattner, 1997 #1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5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7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PMA_ECO2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,3-bisphosphoglycerate-dependent phosphoglycerate mut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pm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8539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8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0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JZ3VjaGk8L0F1dGhvcj48WWVhcj4yMDA5PC9ZZWFyPjxS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JZ3VjaGk8L0F1dGhvcj48WWVhcj4yMDA5PC9ZZWFyPjxS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8" w:tooltip="Iguchi, 2009 #2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8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87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YSK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ysteine synthase 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cys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K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4525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8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4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ysteine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9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DAPA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4-hydroxy-tetrahydrodipicolinate synth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da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1549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0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ysine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04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S2_ECO2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0S ribosomal protein S2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rps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678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JZ3VjaGk8L0F1dGhvcj48WWVhcj4yMDA5PC9ZZWFyPjxS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JZ3VjaGk8L0F1dGhvcj48WWVhcj4yMDA5PC9ZZWFyPjxS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8" w:tooltip="Iguchi, 2009 #2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8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0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BPA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urved DNA-binding protein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cb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4404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87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rotein folding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06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KDSA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-dehydro-3-deoxyphosphooctonate aldol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kds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104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4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8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eto-3-deoxy-D-manno-octulosonic acid biosynthe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1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3P1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eraldehyde-3-phosphate dehydrogenase 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a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68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00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1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3P1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eraldehyde-3-phosphate dehydrogenase A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ga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681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.7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258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Glycolysi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30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RF_ECO24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ibosome-recycling factor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frr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20683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7.3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91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ansl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SYXNrbzwvQXV0aG9yPjxZZWFyPjIwMDg8L1llYXI+PFJl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1" w:tooltip="Rasko, 2008 #19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1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4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PFLB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ormate acetyltransferase 1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pfl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B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85588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6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76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naerobic respiration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CbGF0dG5lcjwvQXV0aG9yPjxZZWFyPjE5OTc8L1llYXI+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" w:tooltip="Blattner, 1997 #11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43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POH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RNA polymerase sigma factor RpoH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rpo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H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2448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57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39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Heat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4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RDA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Fumarate reductase flavoprotein subunit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frd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66500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8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94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Cellular response to DNA damage stimulu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45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DCI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Lysine decarboxylase, inducibl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cad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81607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9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4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mino acid metabolic process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SPA_ECO57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spartate ammonia-lyase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asp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2950.00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10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85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ricarboxylic acid cycl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begin">
                <w:fldData xml:space="preserve">PEVuZE5vdGU+PENpdGU+PEF1dGhvcj5QZXJuYTwvQXV0aG9yPjxZZWFyPjIwMDE8L1llYXI+PFJl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</w:fldData>
              </w:fldCha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.DATA 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4" w:tooltip="Perna, 2001 #18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4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155B59" w:rsidRPr="00D94D0F" w:rsidTr="008B3F0C">
        <w:trPr>
          <w:trHeight w:val="20"/>
        </w:trPr>
        <w:tc>
          <w:tcPr>
            <w:tcW w:w="201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351</w:t>
            </w:r>
          </w:p>
        </w:tc>
        <w:tc>
          <w:tcPr>
            <w:tcW w:w="607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TOLC_ECOLI</w:t>
            </w:r>
          </w:p>
        </w:tc>
        <w:tc>
          <w:tcPr>
            <w:tcW w:w="101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Outer membrane protein TolC</w:t>
            </w:r>
          </w:p>
        </w:tc>
        <w:tc>
          <w:tcPr>
            <w:tcW w:w="645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iCs/>
                <w:sz w:val="16"/>
                <w:szCs w:val="16"/>
              </w:rPr>
              <w:t>Escherichia coli</w:t>
            </w:r>
          </w:p>
        </w:tc>
        <w:tc>
          <w:tcPr>
            <w:tcW w:w="303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i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i/>
                <w:sz w:val="16"/>
                <w:szCs w:val="16"/>
              </w:rPr>
              <w:t>tol</w:t>
            </w: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36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3708</w:t>
            </w:r>
          </w:p>
        </w:tc>
        <w:tc>
          <w:tcPr>
            <w:tcW w:w="258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5.34</w:t>
            </w:r>
          </w:p>
        </w:tc>
        <w:tc>
          <w:tcPr>
            <w:tcW w:w="258" w:type="pct"/>
            <w:vAlign w:val="center"/>
            <w:hideMark/>
          </w:tcPr>
          <w:p w:rsidR="00155B59" w:rsidRPr="00EC0C90" w:rsidRDefault="00155B59" w:rsidP="00155B59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EC0C90">
              <w:rPr>
                <w:rFonts w:ascii="Times New Roman" w:hAnsi="Times New Roman" w:cs="Times New Roman"/>
                <w:sz w:val="16"/>
                <w:szCs w:val="16"/>
              </w:rPr>
              <w:t>103</w:t>
            </w:r>
          </w:p>
        </w:tc>
        <w:tc>
          <w:tcPr>
            <w:tcW w:w="1004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</w:rPr>
              <w:t>Antibiotic response</w:t>
            </w:r>
          </w:p>
        </w:tc>
        <w:tc>
          <w:tcPr>
            <w:tcW w:w="342" w:type="pct"/>
            <w:vAlign w:val="center"/>
            <w:hideMark/>
          </w:tcPr>
          <w:p w:rsidR="00155B59" w:rsidRPr="00D94D0F" w:rsidRDefault="00155B59" w:rsidP="00155B59">
            <w:pPr>
              <w:spacing w:after="0"/>
              <w:jc w:val="center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begin"/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instrText xml:space="preserve"> ADDIN EN.CITE &lt;EndNote&gt;&lt;Cite&gt;&lt;Author&gt;Hayashi&lt;/Author&gt;&lt;Year&gt;2006&lt;/Year&gt;&lt;RecNum&gt;15&lt;/RecNum&gt;&lt;DisplayText&gt;[7]&lt;/DisplayText&gt;&lt;record&gt;&lt;rec-number&gt;15&lt;/rec-number&gt;&lt;foreign-keys&gt;&lt;key app="EN" db-id="sv0wpfddrdwdx6earawpt90rxpazadf5ed52" timestamp="1416323520"&gt;15&lt;/key&gt;&lt;/foreign-keys&gt;&lt;ref-type name="Journal Article"&gt;17&lt;/ref-type&gt;&lt;contributors&gt;&lt;authors&gt;&lt;author&gt;Hayashi, K.&lt;/author&gt;&lt;author&gt;Morooka, N.&lt;/author&gt;&lt;author&gt;Yamamoto, Y.&lt;/author&gt;&lt;author&gt;Fujita, K.&lt;/author&gt;&lt;author&gt;Isono, K.&lt;/author&gt;&lt;author&gt;Choi, S.&lt;/author&gt;&lt;author&gt;Ohtsubo, E.&lt;/author&gt;&lt;author&gt;Baba, T.&lt;/author&gt;&lt;author&gt;Wanner, B. L.&lt;/author&gt;&lt;author&gt;Mori, H.&lt;/author&gt;&lt;author&gt;Horiuchi, T.&lt;/author&gt;&lt;/authors&gt;&lt;/contributors&gt;&lt;auth-address&gt;Division of Genome Dynamics, National Institute for Basic Biology, Myodaiji, Okazaki, Aichi Pref., Japan.&lt;/auth-address&gt;&lt;titles&gt;&lt;title&gt;&lt;style face="normal" font="default" size="100%"&gt;Highly accurate genome sequences of &lt;/style&gt;&lt;style face="italic" font="default" size="100%"&gt;Escherichia coli&lt;/style&gt;&lt;style face="normal" font="default" size="100%"&gt; K-12 strains MG1655 and W3110&lt;/style&gt;&lt;/title&gt;&lt;secondary-title&gt;Mol Syst Biol&lt;/secondary-title&gt;&lt;alt-title&gt;Molecular systems biology&lt;/alt-title&gt;&lt;/titles&gt;&lt;periodical&gt;&lt;full-title&gt;Mol Syst Biol&lt;/full-title&gt;&lt;abbr-1&gt;Molecular systems biology&lt;/abbr-1&gt;&lt;/periodical&gt;&lt;alt-periodical&gt;&lt;full-title&gt;Mol Syst Biol&lt;/full-title&gt;&lt;abbr-1&gt;Molecular systems biology&lt;/abbr-1&gt;&lt;/alt-periodical&gt;&lt;pages&gt;2006 0007&lt;/pages&gt;&lt;volume&gt;2&lt;/volume&gt;&lt;keywords&gt;&lt;keyword&gt;*Base Sequence&lt;/keyword&gt;&lt;keyword&gt;Escherichia coli/*genetics&lt;/keyword&gt;&lt;keyword&gt;*Genome, Bacterial&lt;/keyword&gt;&lt;keyword&gt;Mutation&lt;/keyword&gt;&lt;keyword&gt;Sequence Analysis, DNA&lt;/keyword&gt;&lt;/keywords&gt;&lt;dates&gt;&lt;year&gt;2006&lt;/year&gt;&lt;/dates&gt;&lt;isbn&gt;1744-4292 (Electronic)&amp;#xD;1744-4292 (Linking)&lt;/isbn&gt;&lt;accession-num&gt;16738553&lt;/accession-num&gt;&lt;urls&gt;&lt;related-urls&gt;&lt;url&gt;http://www.ncbi.nlm.nih.gov/pubmed/16738553&lt;/url&gt;&lt;/related-urls&gt;&lt;/urls&gt;&lt;custom2&gt;1681481&lt;/custom2&gt;&lt;electronic-resource-num&gt;10.1038/msb4100049&lt;/electronic-resource-num&gt;&lt;/record&gt;&lt;/Cite&gt;&lt;/EndNote&gt;</w:instrTex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separate"/>
            </w:r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[</w:t>
            </w:r>
            <w:hyperlink w:anchor="_ENREF_7" w:tooltip="Hayashi, 2006 #15" w:history="1">
              <w:r w:rsidRPr="00D94D0F">
                <w:rPr>
                  <w:rFonts w:ascii="Times New Roman" w:hAnsi="Times New Roman" w:cs="Times New Roman"/>
                  <w:noProof/>
                  <w:sz w:val="16"/>
                  <w:szCs w:val="16"/>
                  <w:lang w:val="en-US"/>
                </w:rPr>
                <w:t>7</w:t>
              </w:r>
            </w:hyperlink>
            <w:r w:rsidRPr="00D94D0F">
              <w:rPr>
                <w:rFonts w:ascii="Times New Roman" w:hAnsi="Times New Roman" w:cs="Times New Roman"/>
                <w:noProof/>
                <w:sz w:val="16"/>
                <w:szCs w:val="16"/>
                <w:lang w:val="en-US"/>
              </w:rPr>
              <w:t>]</w:t>
            </w:r>
            <w:r w:rsidRPr="00D94D0F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fldChar w:fldCharType="end"/>
            </w:r>
          </w:p>
        </w:tc>
      </w:tr>
    </w:tbl>
    <w:p w:rsidR="00447C4F" w:rsidRDefault="00447C4F">
      <w:pPr>
        <w:rPr>
          <w:lang w:val="en-US"/>
        </w:rPr>
      </w:pPr>
    </w:p>
    <w:p w:rsidR="00221ADC" w:rsidRPr="00221ADC" w:rsidRDefault="00447C4F" w:rsidP="00221ADC">
      <w:pPr>
        <w:pStyle w:val="EndNoteBibliography"/>
        <w:framePr w:wrap="around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21ADC" w:rsidRPr="00221ADC">
        <w:t xml:space="preserve">[1] Rasko DA, Rosovitz MJ, Myers GS, Mongodin EF, Fricke WF, Gajer P, et al. The pangenome structure of </w:t>
      </w:r>
      <w:r w:rsidR="00221ADC" w:rsidRPr="00221ADC">
        <w:rPr>
          <w:i/>
        </w:rPr>
        <w:t>Escherichia coli</w:t>
      </w:r>
      <w:r w:rsidR="00221ADC" w:rsidRPr="00221ADC">
        <w:t xml:space="preserve">: comparative genomic analysis of </w:t>
      </w:r>
      <w:r w:rsidR="00221ADC" w:rsidRPr="00221ADC">
        <w:rPr>
          <w:i/>
        </w:rPr>
        <w:t xml:space="preserve">E. coli </w:t>
      </w:r>
      <w:r w:rsidR="00221ADC" w:rsidRPr="00221ADC">
        <w:t>commensal and pathogenic isolates. Journal of bacteriology. 2008;190:6881-93.</w:t>
      </w:r>
      <w:bookmarkEnd w:id="1"/>
    </w:p>
    <w:p w:rsidR="00221ADC" w:rsidRPr="00221ADC" w:rsidRDefault="00221ADC" w:rsidP="00221ADC">
      <w:pPr>
        <w:pStyle w:val="EndNoteBibliography"/>
        <w:framePr w:wrap="around"/>
        <w:spacing w:after="0"/>
      </w:pPr>
      <w:bookmarkStart w:id="2" w:name="_ENREF_2"/>
      <w:r w:rsidRPr="00221ADC">
        <w:t xml:space="preserve">[2] Johnson TJ, Kariyawasam S, Wannemuehler Y, Mangiamele P, Johnson SJ, Doetkott C, et al. The genome sequence of avian pathogenic </w:t>
      </w:r>
      <w:r w:rsidRPr="00221ADC">
        <w:rPr>
          <w:i/>
        </w:rPr>
        <w:t>Escherichia coli</w:t>
      </w:r>
      <w:r w:rsidRPr="00221ADC">
        <w:t xml:space="preserve"> strain O1:K1:H7 shares strong similarities with human extraintestinal pathogenic </w:t>
      </w:r>
      <w:r w:rsidRPr="00221ADC">
        <w:rPr>
          <w:i/>
        </w:rPr>
        <w:t>E. coli</w:t>
      </w:r>
      <w:r w:rsidRPr="00221ADC">
        <w:t xml:space="preserve"> genomes. Journal of bacteriology. 2007;189:3228-36.</w:t>
      </w:r>
      <w:bookmarkEnd w:id="2"/>
    </w:p>
    <w:p w:rsidR="00221ADC" w:rsidRPr="00221ADC" w:rsidRDefault="00221ADC" w:rsidP="00221ADC">
      <w:pPr>
        <w:pStyle w:val="EndNoteBibliography"/>
        <w:framePr w:wrap="around"/>
        <w:spacing w:after="0"/>
      </w:pPr>
      <w:bookmarkStart w:id="3" w:name="_ENREF_3"/>
      <w:r w:rsidRPr="00221ADC">
        <w:t xml:space="preserve">[3] Welch RA, Burland V, Plunkett G, 3rd, Redford P, Roesch P, Rasko D, et al. Extensive mosaic structure revealed by the complete genome sequence of uropathogenic </w:t>
      </w:r>
      <w:r w:rsidRPr="00221ADC">
        <w:rPr>
          <w:i/>
        </w:rPr>
        <w:t>Escherichia coli</w:t>
      </w:r>
      <w:r w:rsidRPr="00221ADC">
        <w:t>. Proceedings of the National Academy of Sciences of the United States of America. 2002;99:17020-4.</w:t>
      </w:r>
      <w:bookmarkEnd w:id="3"/>
    </w:p>
    <w:p w:rsidR="00221ADC" w:rsidRPr="00221ADC" w:rsidRDefault="00221ADC" w:rsidP="00221ADC">
      <w:pPr>
        <w:pStyle w:val="EndNoteBibliography"/>
        <w:framePr w:wrap="around"/>
        <w:spacing w:after="0"/>
      </w:pPr>
      <w:bookmarkStart w:id="4" w:name="_ENREF_4"/>
      <w:r w:rsidRPr="00221ADC">
        <w:t xml:space="preserve">[4] Perna NT, Plunkett G, 3rd, Burland V, Mau B, Glasner JD, Rose DJ, et al. Genome sequence of enterohaemorrhagic </w:t>
      </w:r>
      <w:r w:rsidRPr="00221ADC">
        <w:rPr>
          <w:i/>
        </w:rPr>
        <w:t xml:space="preserve">Escherichia coli </w:t>
      </w:r>
      <w:r w:rsidRPr="00221ADC">
        <w:t>O157:H7. Nature. 2001;409:529-33.</w:t>
      </w:r>
      <w:bookmarkEnd w:id="4"/>
    </w:p>
    <w:p w:rsidR="00221ADC" w:rsidRPr="00221ADC" w:rsidRDefault="00221ADC" w:rsidP="00221ADC">
      <w:pPr>
        <w:pStyle w:val="EndNoteBibliography"/>
        <w:framePr w:wrap="around"/>
        <w:spacing w:after="0"/>
      </w:pPr>
      <w:bookmarkStart w:id="5" w:name="_ENREF_5"/>
      <w:r w:rsidRPr="00221ADC">
        <w:t xml:space="preserve">[5] Blattner FR, Plunkett G, 3rd, Bloch CA, Perna NT, Burland V, Riley M, et al. The complete genome sequence of </w:t>
      </w:r>
      <w:r w:rsidRPr="00221ADC">
        <w:rPr>
          <w:i/>
        </w:rPr>
        <w:t>Escherichia coli</w:t>
      </w:r>
      <w:r w:rsidRPr="00221ADC">
        <w:t xml:space="preserve"> K-12. Science. 1997;277:1453-62.</w:t>
      </w:r>
      <w:bookmarkEnd w:id="5"/>
    </w:p>
    <w:p w:rsidR="00221ADC" w:rsidRPr="00221ADC" w:rsidRDefault="00221ADC" w:rsidP="00221ADC">
      <w:pPr>
        <w:pStyle w:val="EndNoteBibliography"/>
        <w:framePr w:wrap="around"/>
        <w:spacing w:after="0"/>
      </w:pPr>
      <w:bookmarkStart w:id="6" w:name="_ENREF_6"/>
      <w:r w:rsidRPr="00221ADC">
        <w:t xml:space="preserve">[6] Hochhut B, Wilde C, Balling G, Middendorf B, Dobrindt U, Brzuszkiewicz E, et al. Role of pathogenicity island-associated integrases in the genome plasticity of uropathogenic </w:t>
      </w:r>
      <w:r w:rsidRPr="00221ADC">
        <w:rPr>
          <w:i/>
        </w:rPr>
        <w:t>Escherichia coli</w:t>
      </w:r>
      <w:r w:rsidRPr="00221ADC">
        <w:t xml:space="preserve"> strain 536. Molecular microbiology. 2006;61:584-95.</w:t>
      </w:r>
      <w:bookmarkEnd w:id="6"/>
    </w:p>
    <w:p w:rsidR="00221ADC" w:rsidRPr="00221ADC" w:rsidRDefault="00221ADC" w:rsidP="00221ADC">
      <w:pPr>
        <w:pStyle w:val="EndNoteBibliography"/>
        <w:framePr w:wrap="around"/>
        <w:spacing w:after="0"/>
      </w:pPr>
      <w:bookmarkStart w:id="7" w:name="_ENREF_7"/>
      <w:r w:rsidRPr="00221ADC">
        <w:t xml:space="preserve">[7] Hayashi K, Morooka N, Yamamoto Y, Fujita K, Isono K, Choi S, et al. Highly accurate genome sequences of </w:t>
      </w:r>
      <w:r w:rsidRPr="00221ADC">
        <w:rPr>
          <w:i/>
        </w:rPr>
        <w:t>Escherichia coli</w:t>
      </w:r>
      <w:r w:rsidRPr="00221ADC">
        <w:t xml:space="preserve"> K-12 strains MG1655 and W3110. Molecular systems biology. 2006;2:2006 0007.</w:t>
      </w:r>
      <w:bookmarkEnd w:id="7"/>
    </w:p>
    <w:p w:rsidR="00221ADC" w:rsidRPr="00221ADC" w:rsidRDefault="00221ADC" w:rsidP="00221ADC">
      <w:pPr>
        <w:pStyle w:val="EndNoteBibliography"/>
        <w:framePr w:wrap="around"/>
        <w:spacing w:after="0"/>
      </w:pPr>
      <w:bookmarkStart w:id="8" w:name="_ENREF_8"/>
      <w:r w:rsidRPr="00221ADC">
        <w:t xml:space="preserve">[8] Iguchi A, Thomson NR, Ogura Y, Saunders D, Ooka T, Henderson IR, et al. Complete genome sequence and comparative genome analysis of enteropathogenic </w:t>
      </w:r>
      <w:r w:rsidRPr="00221ADC">
        <w:rPr>
          <w:i/>
        </w:rPr>
        <w:t xml:space="preserve">Escherichia coli </w:t>
      </w:r>
      <w:r w:rsidRPr="00221ADC">
        <w:t>O127:H6 strain E2348/69. Journal of bacteriology. 2009;191:347-54.</w:t>
      </w:r>
      <w:bookmarkEnd w:id="8"/>
    </w:p>
    <w:p w:rsidR="00221ADC" w:rsidRPr="00221ADC" w:rsidRDefault="00221ADC" w:rsidP="00221ADC">
      <w:pPr>
        <w:pStyle w:val="EndNoteBibliography"/>
        <w:framePr w:wrap="around"/>
        <w:spacing w:after="0"/>
      </w:pPr>
      <w:bookmarkStart w:id="9" w:name="_ENREF_9"/>
      <w:r w:rsidRPr="00221ADC">
        <w:t xml:space="preserve">[9] Touchon M, Hoede C, Tenaillon O, Barbe V, Baeriswyl S, Bidet P, et al. Organised genome dynamics in the </w:t>
      </w:r>
      <w:r w:rsidRPr="00221ADC">
        <w:rPr>
          <w:i/>
        </w:rPr>
        <w:t>Escherichia coli</w:t>
      </w:r>
      <w:r w:rsidRPr="00221ADC">
        <w:t xml:space="preserve"> species results in highly diverse adaptive paths. PLoS genetics. 2009;5:e1000344.</w:t>
      </w:r>
      <w:bookmarkEnd w:id="9"/>
    </w:p>
    <w:p w:rsidR="00221ADC" w:rsidRPr="00221ADC" w:rsidRDefault="00221ADC" w:rsidP="00221ADC">
      <w:pPr>
        <w:pStyle w:val="EndNoteBibliography"/>
        <w:framePr w:wrap="around"/>
        <w:spacing w:after="0"/>
      </w:pPr>
      <w:bookmarkStart w:id="10" w:name="_ENREF_10"/>
      <w:r w:rsidRPr="00221ADC">
        <w:t xml:space="preserve">[10] Domenighini M, Pizza M, Jobling MG, Holmes RK, Rappuoli R. Identification of errors among database sequence entries and comparison of correct amino acid sequences for the heat-labile enterotoxins of </w:t>
      </w:r>
      <w:r w:rsidRPr="00221ADC">
        <w:rPr>
          <w:i/>
        </w:rPr>
        <w:t xml:space="preserve">Escherichia coli </w:t>
      </w:r>
      <w:r w:rsidRPr="00221ADC">
        <w:t xml:space="preserve">and </w:t>
      </w:r>
      <w:r w:rsidRPr="00221ADC">
        <w:rPr>
          <w:i/>
        </w:rPr>
        <w:t>Vibrio cholerae</w:t>
      </w:r>
      <w:r w:rsidRPr="00221ADC">
        <w:t>. Molecular microbiology. 1995;15:1165-7.</w:t>
      </w:r>
      <w:bookmarkEnd w:id="10"/>
    </w:p>
    <w:p w:rsidR="00221ADC" w:rsidRPr="00221ADC" w:rsidRDefault="00221ADC" w:rsidP="00221ADC">
      <w:pPr>
        <w:pStyle w:val="EndNoteBibliography"/>
        <w:framePr w:wrap="around"/>
        <w:spacing w:after="0"/>
      </w:pPr>
      <w:bookmarkStart w:id="11" w:name="_ENREF_11"/>
      <w:r w:rsidRPr="00221ADC">
        <w:t>[11] Cram DS, Loh SM, Cheah KC, Skurray RA. Sequence and conservation of genes at the distal end of the transfer region on plasmids F and R6-5. Gene. 1991;104:85-90.</w:t>
      </w:r>
      <w:bookmarkEnd w:id="11"/>
    </w:p>
    <w:p w:rsidR="00221ADC" w:rsidRPr="00221ADC" w:rsidRDefault="00221ADC" w:rsidP="00221ADC">
      <w:pPr>
        <w:pStyle w:val="EndNoteBibliography"/>
        <w:framePr w:wrap="around"/>
      </w:pPr>
      <w:bookmarkStart w:id="12" w:name="_ENREF_12"/>
      <w:r w:rsidRPr="00221ADC">
        <w:t>[12] Pansegrau W, Miele L, Lurz R, Lanka E. Nucleotide sequence of the kanamycin resistance determinant of plasmid RP4: homology to other aminoglycoside 3'-phosphotransferases. Plasmid. 1987;18:193-204.</w:t>
      </w:r>
      <w:bookmarkEnd w:id="12"/>
    </w:p>
    <w:p w:rsidR="00714AF3" w:rsidRPr="00714AF3" w:rsidRDefault="00447C4F">
      <w:pPr>
        <w:rPr>
          <w:lang w:val="en-US"/>
        </w:rPr>
      </w:pPr>
      <w:r>
        <w:rPr>
          <w:lang w:val="en-US"/>
        </w:rPr>
        <w:fldChar w:fldCharType="end"/>
      </w:r>
    </w:p>
    <w:sectPr w:rsidR="00714AF3" w:rsidRPr="00714AF3" w:rsidSect="00714AF3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roteom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v0wpfddrdwdx6earawpt90rxpazadf5ed52&quot;&gt;E. coli C999&lt;record-ids&gt;&lt;item&gt;11&lt;/item&gt;&lt;item&gt;15&lt;/item&gt;&lt;item&gt;17&lt;/item&gt;&lt;item&gt;18&lt;/item&gt;&lt;item&gt;19&lt;/item&gt;&lt;item&gt;20&lt;/item&gt;&lt;item&gt;21&lt;/item&gt;&lt;item&gt;26&lt;/item&gt;&lt;item&gt;27&lt;/item&gt;&lt;item&gt;28&lt;/item&gt;&lt;item&gt;29&lt;/item&gt;&lt;item&gt;30&lt;/item&gt;&lt;/record-ids&gt;&lt;/item&gt;&lt;/Libraries&gt;"/>
  </w:docVars>
  <w:rsids>
    <w:rsidRoot w:val="00714AF3"/>
    <w:rsid w:val="00000F47"/>
    <w:rsid w:val="00000F5C"/>
    <w:rsid w:val="0001068F"/>
    <w:rsid w:val="000273BC"/>
    <w:rsid w:val="00072853"/>
    <w:rsid w:val="000F481E"/>
    <w:rsid w:val="0015162E"/>
    <w:rsid w:val="00155B59"/>
    <w:rsid w:val="00190099"/>
    <w:rsid w:val="001A21B4"/>
    <w:rsid w:val="001D6D64"/>
    <w:rsid w:val="00221ADC"/>
    <w:rsid w:val="002B38A6"/>
    <w:rsid w:val="00370C66"/>
    <w:rsid w:val="003B0168"/>
    <w:rsid w:val="003D0CEC"/>
    <w:rsid w:val="003E1492"/>
    <w:rsid w:val="004255A3"/>
    <w:rsid w:val="004412FF"/>
    <w:rsid w:val="00447C4F"/>
    <w:rsid w:val="0046023E"/>
    <w:rsid w:val="004B1E0D"/>
    <w:rsid w:val="004D4488"/>
    <w:rsid w:val="004F6ED3"/>
    <w:rsid w:val="005040A4"/>
    <w:rsid w:val="00555F2F"/>
    <w:rsid w:val="005933D6"/>
    <w:rsid w:val="005C19E8"/>
    <w:rsid w:val="006B3DF8"/>
    <w:rsid w:val="006C71D6"/>
    <w:rsid w:val="006F5895"/>
    <w:rsid w:val="00714AF3"/>
    <w:rsid w:val="00772398"/>
    <w:rsid w:val="00784EBF"/>
    <w:rsid w:val="007F7AFD"/>
    <w:rsid w:val="008014F8"/>
    <w:rsid w:val="00823017"/>
    <w:rsid w:val="00836D00"/>
    <w:rsid w:val="008432B3"/>
    <w:rsid w:val="00843B05"/>
    <w:rsid w:val="008A7549"/>
    <w:rsid w:val="008B3F0C"/>
    <w:rsid w:val="00923750"/>
    <w:rsid w:val="00943400"/>
    <w:rsid w:val="0095044D"/>
    <w:rsid w:val="0097556A"/>
    <w:rsid w:val="00985371"/>
    <w:rsid w:val="009A48A3"/>
    <w:rsid w:val="009B5B6B"/>
    <w:rsid w:val="009E6D53"/>
    <w:rsid w:val="009F46FB"/>
    <w:rsid w:val="009F4B65"/>
    <w:rsid w:val="00A01730"/>
    <w:rsid w:val="00A2462C"/>
    <w:rsid w:val="00A56A1F"/>
    <w:rsid w:val="00AA61F1"/>
    <w:rsid w:val="00AB7ED6"/>
    <w:rsid w:val="00AC5600"/>
    <w:rsid w:val="00B233D9"/>
    <w:rsid w:val="00B35A79"/>
    <w:rsid w:val="00B47189"/>
    <w:rsid w:val="00B616DF"/>
    <w:rsid w:val="00B84C1C"/>
    <w:rsid w:val="00B85FCC"/>
    <w:rsid w:val="00BF021E"/>
    <w:rsid w:val="00C7461A"/>
    <w:rsid w:val="00C82953"/>
    <w:rsid w:val="00C87D38"/>
    <w:rsid w:val="00CA6A61"/>
    <w:rsid w:val="00CC58CA"/>
    <w:rsid w:val="00CD7DC8"/>
    <w:rsid w:val="00D00047"/>
    <w:rsid w:val="00D14BD9"/>
    <w:rsid w:val="00D94D0F"/>
    <w:rsid w:val="00DB2E2B"/>
    <w:rsid w:val="00DB30B0"/>
    <w:rsid w:val="00DB7945"/>
    <w:rsid w:val="00DD3836"/>
    <w:rsid w:val="00E84058"/>
    <w:rsid w:val="00EC0C90"/>
    <w:rsid w:val="00ED28F0"/>
    <w:rsid w:val="00ED38AD"/>
    <w:rsid w:val="00F02192"/>
    <w:rsid w:val="00F54A55"/>
    <w:rsid w:val="00F709E5"/>
    <w:rsid w:val="00F82C14"/>
    <w:rsid w:val="00F90D84"/>
    <w:rsid w:val="00F944B1"/>
    <w:rsid w:val="00F9759D"/>
    <w:rsid w:val="00FD7BA5"/>
    <w:rsid w:val="00FE3C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A1D0D2B-E4F7-4842-B183-7EA1B8402B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14A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47C4F"/>
    <w:pPr>
      <w:framePr w:hSpace="141" w:wrap="around" w:vAnchor="text" w:hAnchor="text" w:xAlign="center" w:y="1"/>
      <w:spacing w:after="0"/>
      <w:suppressOverlap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47C4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47C4F"/>
    <w:pPr>
      <w:framePr w:hSpace="141" w:wrap="around" w:vAnchor="text" w:hAnchor="text" w:xAlign="center" w:y="1"/>
      <w:spacing w:line="240" w:lineRule="auto"/>
      <w:suppressOverlap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47C4F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47C4F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5B5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5B59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993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6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ACCD92-F0C8-4D81-866A-6FCFB1B8C4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9198</Words>
  <Characters>49670</Characters>
  <Application>Microsoft Office Word</Application>
  <DocSecurity>0</DocSecurity>
  <Lines>413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7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Gilberto Igrejas</cp:lastModifiedBy>
  <cp:revision>2</cp:revision>
  <dcterms:created xsi:type="dcterms:W3CDTF">2019-03-09T09:21:00Z</dcterms:created>
  <dcterms:modified xsi:type="dcterms:W3CDTF">2019-03-09T09:21:00Z</dcterms:modified>
</cp:coreProperties>
</file>